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5274F" w:rsidRPr="00C672AF" w:rsidRDefault="00330927" w:rsidP="00330927">
      <w:pPr>
        <w:rPr>
          <w:rFonts w:asciiTheme="majorHAnsi" w:hAnsiTheme="majorHAnsi" w:cstheme="minorHAnsi"/>
          <w:szCs w:val="24"/>
        </w:rPr>
      </w:pPr>
      <w:r w:rsidRPr="00C672AF">
        <w:rPr>
          <w:rFonts w:asciiTheme="majorHAnsi" w:hAnsiTheme="majorHAnsi" w:cstheme="minorHAnsi"/>
          <w:b/>
          <w:szCs w:val="24"/>
        </w:rPr>
        <w:t xml:space="preserve">Supplementary Table </w:t>
      </w:r>
      <w:r w:rsidR="00E50298" w:rsidRPr="00C672AF">
        <w:rPr>
          <w:rFonts w:asciiTheme="majorHAnsi" w:hAnsiTheme="majorHAnsi" w:cstheme="minorHAnsi"/>
          <w:b/>
          <w:szCs w:val="24"/>
        </w:rPr>
        <w:t>1</w:t>
      </w:r>
      <w:r w:rsidRPr="00C672AF">
        <w:rPr>
          <w:rFonts w:asciiTheme="majorHAnsi" w:hAnsiTheme="majorHAnsi" w:cstheme="minorHAnsi"/>
          <w:b/>
          <w:szCs w:val="24"/>
        </w:rPr>
        <w:t>.</w:t>
      </w:r>
      <w:r w:rsidRPr="00C672AF">
        <w:rPr>
          <w:rFonts w:asciiTheme="majorHAnsi" w:hAnsiTheme="majorHAnsi" w:cstheme="minorHAnsi"/>
          <w:szCs w:val="24"/>
        </w:rPr>
        <w:t xml:space="preserve"> Evidence of association of the 122 SNPs (and SNPs highly correlated with them, </w:t>
      </w:r>
      <w:r w:rsidR="007B6D67" w:rsidRPr="00C672AF">
        <w:rPr>
          <w:rFonts w:asciiTheme="majorHAnsi" w:hAnsiTheme="majorHAnsi" w:cstheme="minorHAnsi"/>
          <w:szCs w:val="24"/>
        </w:rPr>
        <w:t>linkage disequilibrium</w:t>
      </w:r>
      <w:r w:rsidRPr="00C672AF">
        <w:rPr>
          <w:rFonts w:asciiTheme="majorHAnsi" w:hAnsiTheme="majorHAnsi" w:cstheme="minorHAnsi"/>
          <w:szCs w:val="24"/>
        </w:rPr>
        <w:t xml:space="preserve"> r</w:t>
      </w:r>
      <w:r w:rsidRPr="00C672AF">
        <w:rPr>
          <w:rFonts w:asciiTheme="majorHAnsi" w:hAnsiTheme="majorHAnsi" w:cstheme="minorHAnsi"/>
          <w:szCs w:val="24"/>
          <w:vertAlign w:val="superscript"/>
        </w:rPr>
        <w:t>2</w:t>
      </w:r>
      <w:r w:rsidRPr="00C672AF">
        <w:rPr>
          <w:rFonts w:asciiTheme="majorHAnsi" w:hAnsiTheme="majorHAnsi" w:cstheme="minorHAnsi"/>
          <w:szCs w:val="24"/>
        </w:rPr>
        <w:t xml:space="preserve">&gt;0.8) with </w:t>
      </w:r>
      <w:r w:rsidR="00C01277" w:rsidRPr="00C672AF">
        <w:rPr>
          <w:rFonts w:asciiTheme="majorHAnsi" w:hAnsiTheme="majorHAnsi" w:cstheme="minorHAnsi"/>
          <w:szCs w:val="24"/>
        </w:rPr>
        <w:t xml:space="preserve">body mass index (BMI) </w:t>
      </w:r>
      <w:r w:rsidRPr="00C672AF">
        <w:rPr>
          <w:rFonts w:asciiTheme="majorHAnsi" w:hAnsiTheme="majorHAnsi" w:cstheme="minorHAnsi"/>
          <w:szCs w:val="24"/>
        </w:rPr>
        <w:t xml:space="preserve">(information retrieved from </w:t>
      </w:r>
      <w:proofErr w:type="spellStart"/>
      <w:r w:rsidR="007B6D67" w:rsidRPr="00C672AF">
        <w:rPr>
          <w:rFonts w:asciiTheme="majorHAnsi" w:hAnsiTheme="majorHAnsi" w:cstheme="minorHAnsi"/>
          <w:szCs w:val="24"/>
        </w:rPr>
        <w:t>Phenoscanner</w:t>
      </w:r>
      <w:proofErr w:type="spellEnd"/>
      <w:r w:rsidRPr="00C672AF">
        <w:rPr>
          <w:rFonts w:asciiTheme="majorHAnsi" w:hAnsiTheme="majorHAnsi" w:cstheme="minorHAnsi"/>
          <w:szCs w:val="24"/>
        </w:rPr>
        <w:t xml:space="preserve">, available at: </w:t>
      </w:r>
      <w:hyperlink r:id="rId7" w:history="1">
        <w:r w:rsidR="00C672AF" w:rsidRPr="00C672AF">
          <w:rPr>
            <w:rStyle w:val="Hyperlink"/>
            <w:rFonts w:asciiTheme="majorHAnsi" w:hAnsiTheme="majorHAnsi" w:cstheme="minorHAnsi"/>
          </w:rPr>
          <w:t>http://www.phenoscanner.medschl.cam.ac.uk/phenoscanner</w:t>
        </w:r>
      </w:hyperlink>
      <w:r w:rsidR="00202F0F" w:rsidRPr="00C672AF">
        <w:rPr>
          <w:rFonts w:asciiTheme="majorHAnsi" w:hAnsiTheme="majorHAnsi" w:cstheme="minorHAnsi"/>
          <w:noProof/>
          <w:szCs w:val="24"/>
        </w:rPr>
        <w:t>)</w:t>
      </w:r>
      <w:r w:rsidR="00C672AF" w:rsidRPr="00C672AF">
        <w:rPr>
          <w:rFonts w:asciiTheme="majorHAnsi" w:hAnsiTheme="majorHAnsi" w:cstheme="minorHAnsi"/>
          <w:noProof/>
          <w:szCs w:val="24"/>
        </w:rPr>
        <w:t xml:space="preserve"> </w:t>
      </w:r>
      <w:r w:rsidR="00C672AF" w:rsidRPr="00C672AF">
        <w:rPr>
          <w:rFonts w:asciiTheme="majorHAnsi" w:hAnsiTheme="majorHAnsi" w:cstheme="minorHAnsi"/>
          <w:noProof/>
          <w:szCs w:val="24"/>
        </w:rPr>
        <w:fldChar w:fldCharType="begin">
          <w:fldData xml:space="preserve">PEVuZE5vdGU+PENpdGU+PEF1dGhvcj5TdGFsZXk8L0F1dGhvcj48WWVhcj4yMDE2PC9ZZWFyPjxS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</w:fldData>
        </w:fldChar>
      </w:r>
      <w:r w:rsidR="00C672AF" w:rsidRPr="00C672AF">
        <w:rPr>
          <w:rFonts w:asciiTheme="majorHAnsi" w:hAnsiTheme="majorHAnsi" w:cstheme="minorHAnsi"/>
          <w:noProof/>
          <w:szCs w:val="24"/>
        </w:rPr>
        <w:instrText xml:space="preserve"> ADDIN EN.CITE </w:instrText>
      </w:r>
      <w:r w:rsidR="00C672AF" w:rsidRPr="00C672AF">
        <w:rPr>
          <w:rFonts w:asciiTheme="majorHAnsi" w:hAnsiTheme="majorHAnsi" w:cstheme="minorHAnsi"/>
          <w:noProof/>
          <w:szCs w:val="24"/>
        </w:rPr>
        <w:fldChar w:fldCharType="begin">
          <w:fldData xml:space="preserve">PEVuZE5vdGU+PENpdGU+PEF1dGhvcj5TdGFsZXk8L0F1dGhvcj48WWVhcj4yMDE2PC9ZZWFyPjxS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</w:fldData>
        </w:fldChar>
      </w:r>
      <w:r w:rsidR="00C672AF" w:rsidRPr="00C672AF">
        <w:rPr>
          <w:rFonts w:asciiTheme="majorHAnsi" w:hAnsiTheme="majorHAnsi" w:cstheme="minorHAnsi"/>
          <w:noProof/>
          <w:szCs w:val="24"/>
        </w:rPr>
        <w:instrText xml:space="preserve"> ADDIN EN.CITE.DATA </w:instrText>
      </w:r>
      <w:r w:rsidR="00C672AF" w:rsidRPr="00C672AF">
        <w:rPr>
          <w:rFonts w:asciiTheme="majorHAnsi" w:hAnsiTheme="majorHAnsi" w:cstheme="minorHAnsi"/>
          <w:noProof/>
          <w:szCs w:val="24"/>
        </w:rPr>
      </w:r>
      <w:r w:rsidR="00C672AF" w:rsidRPr="00C672AF">
        <w:rPr>
          <w:rFonts w:asciiTheme="majorHAnsi" w:hAnsiTheme="majorHAnsi" w:cstheme="minorHAnsi"/>
          <w:noProof/>
          <w:szCs w:val="24"/>
        </w:rPr>
        <w:fldChar w:fldCharType="end"/>
      </w:r>
      <w:r w:rsidR="00C672AF" w:rsidRPr="00C672AF">
        <w:rPr>
          <w:rFonts w:asciiTheme="majorHAnsi" w:hAnsiTheme="majorHAnsi" w:cstheme="minorHAnsi"/>
          <w:noProof/>
          <w:szCs w:val="24"/>
        </w:rPr>
        <w:fldChar w:fldCharType="separate"/>
      </w:r>
      <w:r w:rsidR="00C672AF" w:rsidRPr="00C672AF">
        <w:rPr>
          <w:rFonts w:asciiTheme="majorHAnsi" w:hAnsiTheme="majorHAnsi" w:cstheme="minorHAnsi"/>
          <w:noProof/>
          <w:szCs w:val="24"/>
        </w:rPr>
        <w:t>(</w:t>
      </w:r>
      <w:hyperlink w:anchor="_ENREF_10" w:tooltip="Staley, 2016 #36" w:history="1">
        <w:r w:rsidR="00C672AF" w:rsidRPr="00C672AF">
          <w:rPr>
            <w:rFonts w:asciiTheme="majorHAnsi" w:hAnsiTheme="majorHAnsi" w:cstheme="minorHAnsi"/>
            <w:noProof/>
            <w:szCs w:val="24"/>
          </w:rPr>
          <w:t>Staley et al., 2016</w:t>
        </w:r>
      </w:hyperlink>
      <w:r w:rsidR="00C672AF" w:rsidRPr="00C672AF">
        <w:rPr>
          <w:rFonts w:asciiTheme="majorHAnsi" w:hAnsiTheme="majorHAnsi" w:cstheme="minorHAnsi"/>
          <w:noProof/>
          <w:szCs w:val="24"/>
        </w:rPr>
        <w:t>)</w:t>
      </w:r>
      <w:r w:rsidR="00C672AF" w:rsidRPr="00C672AF">
        <w:rPr>
          <w:rFonts w:asciiTheme="majorHAnsi" w:hAnsiTheme="majorHAnsi" w:cstheme="minorHAnsi"/>
          <w:noProof/>
          <w:szCs w:val="24"/>
        </w:rPr>
        <w:fldChar w:fldCharType="end"/>
      </w:r>
      <w:r w:rsidR="00202F0F" w:rsidRPr="00C672AF">
        <w:rPr>
          <w:rFonts w:asciiTheme="majorHAnsi" w:hAnsiTheme="majorHAnsi" w:cstheme="minorHAnsi"/>
          <w:noProof/>
          <w:szCs w:val="24"/>
        </w:rPr>
        <w:t>.</w:t>
      </w:r>
    </w:p>
    <w:tbl>
      <w:tblPr>
        <w:tblStyle w:val="TableGrid"/>
        <w:tblW w:w="9101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271"/>
        <w:gridCol w:w="1305"/>
        <w:gridCol w:w="6525"/>
      </w:tblGrid>
      <w:tr w:rsidR="00202F0F" w:rsidRPr="00C672AF" w:rsidTr="00202F0F">
        <w:trPr>
          <w:trHeight w:val="324"/>
          <w:tblHeader/>
        </w:trPr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b/>
              </w:rPr>
            </w:pPr>
            <w:r w:rsidRPr="00C672AF">
              <w:rPr>
                <w:rFonts w:asciiTheme="majorHAnsi" w:hAnsiTheme="majorHAnsi" w:cstheme="minorHAnsi"/>
                <w:b/>
              </w:rPr>
              <w:t>SNP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b/>
              </w:rPr>
            </w:pPr>
            <w:r w:rsidRPr="00C672AF">
              <w:rPr>
                <w:rFonts w:asciiTheme="majorHAnsi" w:hAnsiTheme="majorHAnsi" w:cstheme="minorHAnsi"/>
                <w:b/>
              </w:rPr>
              <w:t>Gene</w:t>
            </w:r>
          </w:p>
        </w:tc>
        <w:tc>
          <w:tcPr>
            <w:tcW w:w="6525" w:type="dxa"/>
          </w:tcPr>
          <w:p w:rsidR="00202F0F" w:rsidRPr="00C672AF" w:rsidRDefault="00202F0F" w:rsidP="00FA3BAA">
            <w:pPr>
              <w:rPr>
                <w:rFonts w:asciiTheme="majorHAnsi" w:hAnsiTheme="majorHAnsi" w:cstheme="minorHAnsi"/>
                <w:b/>
              </w:rPr>
            </w:pPr>
            <w:r w:rsidRPr="00C672AF">
              <w:rPr>
                <w:rFonts w:asciiTheme="majorHAnsi" w:hAnsiTheme="majorHAnsi" w:cstheme="minorHAnsi"/>
                <w:b/>
              </w:rPr>
              <w:t>Studies identifying an association with BMI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color w:val="000000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color w:val="000000"/>
                <w:sz w:val="20"/>
                <w:szCs w:val="20"/>
              </w:rPr>
              <w:t>rs1014432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color w:val="000000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color w:val="000000"/>
                <w:sz w:val="20"/>
                <w:szCs w:val="20"/>
              </w:rPr>
              <w:t>WDR25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68499A">
            <w:pPr>
              <w:rPr>
                <w:rFonts w:asciiTheme="majorHAnsi" w:hAnsiTheme="majorHAnsi" w:cstheme="minorHAnsi"/>
                <w:color w:val="000000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color w:val="000000"/>
                <w:sz w:val="20"/>
                <w:szCs w:val="20"/>
              </w:rPr>
              <w:t>rs103890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042367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CRTC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color w:val="000000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color w:val="000000"/>
                <w:sz w:val="20"/>
                <w:szCs w:val="20"/>
              </w:rPr>
              <w:t>rs10453225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923FD5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073922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078918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DNAJC6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07986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081635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089514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TRPC6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0938397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LCBNLiBTLjwvYXV0aG9yPjxhdXRob3I+TmpvbHN0YWQsIEkuPC9hdXRob3I+PGF1dGhvcj5PaGxz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XaWxsZXI8L0F1dGhvcj48WWVhcj4yMDA5PC9ZZWFyPjxS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dXRob3I+SHJlaWRhcnNzb24sIEEuIEIuPC9hdXRob3I+PGF1dGhvcj5IdW1waHJpZXMsIFMuIEUu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XV0aG9yPjxhdXRob3I+Uml2YWRlbmVpcmEsIEYuPC9hdXRob3I+PGF1dGhvcj5Sb3R0ZXIsIEou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ZWJlYywgQ2FuYWRhLiYjeEQ7QW5vZ2lhIE1lZGljYWwgQ2VudHJlLCBBbm9naWEsIEdyZWVjZS4m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LCBNLiBTLjwvYXV0aG9yPjxhdXRob3I+TmpvbHN0YWQsIEkuPC9hdXRob3I+PGF1dGhvcj5PaGxz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1" w:tooltip="Berndt, 2013 #7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Berndt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3" w:tooltip="Graff, 2013 #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raff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9" w:tooltip="Speliotes, 2010 #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Speliotes et al., 2010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5" w:tooltip="Willer, 2009 #2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ller et al., 2009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098085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098092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FA3BAA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102275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ARNTL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116592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DPYD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121540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CADM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12970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ASPHD1,</w:t>
            </w:r>
          </w:p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KCTD13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1578152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171556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176740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CADPS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179286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MIR32,</w:t>
            </w:r>
          </w:p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TMEM245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214876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2446632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Qm9keSBNYXNzIEluZGV4PC9rZXl3b3JkPjxrZXl3b3JkPkJvZHkgU2l6ZS8qZ2VuZXRpY3M8L2tl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SYW5kYWxsPC9BdXRob3I+PFllYXI+MjAxMzwvWWVhcj48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b3JhdG9yaWVzLCBXZWxsY29tZSBUcnVzdC1NUkMgSW5zdGl0dXRlIG9mIE1ldGFib2xpYyBTY2ll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yBHZW5ldGljcywgRmFjdWx0eSBvZiBIZWFsdGggYW5kIE1lZGljYWwgU2NpZW5jZXMsIFVuaXZl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2llbmNlIGZvciBMaWZlIExhYm9yYXRvcnksIFVwcHNhbGEgVW5pdmVyc2l0eSwgVXBwc2FsYSwg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ZXItTnVyYXN5aWQsIE0uPC9hdXRob3I+PGF1dGhvcj5Ob2x0ZSwgSS4gTS48L2F1dGhvcj48YXV0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ZXIgZm9yIEJhc2ljIE1ldGFib2xpYyBSZXNlYXJjaCwgU2VjdGlvbiBvZiBNZXRhYm9saWMgR2Vu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Qm9keSBNYXNzIEluZGV4PC9rZXl3b3JkPjxrZXl3b3JkPkJvZHkgU2l6ZS8qZ2VuZXRpY3M8L2tl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1" w:tooltip="Berndt, 2013 #7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Berndt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9" w:tooltip="Speliotes, 2010 #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Speliotes et al., 2010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247291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LRP1B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254337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C14orf39</w:t>
            </w:r>
          </w:p>
        </w:tc>
        <w:tc>
          <w:tcPr>
            <w:tcW w:w="6525" w:type="dxa"/>
          </w:tcPr>
          <w:p w:rsidR="00202F0F" w:rsidRPr="00C672AF" w:rsidRDefault="00202F0F" w:rsidP="00FA3BAA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257166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260790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DLGAP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2915845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3053505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306773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FA3BAA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313593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SMARCAD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317941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JADE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319656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32491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KLF1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36406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FA3BAA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40097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46150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4F504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46903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KCNK9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rs153233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6860328</w:t>
            </w:r>
          </w:p>
        </w:tc>
        <w:tc>
          <w:tcPr>
            <w:tcW w:w="1305" w:type="dxa"/>
          </w:tcPr>
          <w:p w:rsidR="00202F0F" w:rsidRPr="00C672AF" w:rsidRDefault="00202F0F" w:rsidP="00DD7735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TRA2B</w:t>
            </w:r>
          </w:p>
        </w:tc>
        <w:tc>
          <w:tcPr>
            <w:tcW w:w="6525" w:type="dxa"/>
          </w:tcPr>
          <w:p w:rsidR="00202F0F" w:rsidRPr="00C672AF" w:rsidRDefault="00202F0F" w:rsidP="004F504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6896742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4F504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691825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691863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7086188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7171818</w:t>
            </w:r>
          </w:p>
        </w:tc>
        <w:tc>
          <w:tcPr>
            <w:tcW w:w="1305" w:type="dxa"/>
          </w:tcPr>
          <w:p w:rsidR="00202F0F" w:rsidRPr="00C672AF" w:rsidRDefault="00202F0F" w:rsidP="00DD7735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KDM3B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723306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723696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lastRenderedPageBreak/>
              <w:t>rs17266097</w:t>
            </w:r>
          </w:p>
        </w:tc>
        <w:tc>
          <w:tcPr>
            <w:tcW w:w="1305" w:type="dxa"/>
          </w:tcPr>
          <w:p w:rsidR="00202F0F" w:rsidRPr="00C672AF" w:rsidRDefault="00202F0F" w:rsidP="00DD7735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SATB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874984</w:t>
            </w:r>
          </w:p>
        </w:tc>
        <w:tc>
          <w:tcPr>
            <w:tcW w:w="1305" w:type="dxa"/>
          </w:tcPr>
          <w:p w:rsidR="00202F0F" w:rsidRPr="00C672AF" w:rsidRDefault="00202F0F" w:rsidP="00DD7735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ADARB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915146</w:t>
            </w:r>
          </w:p>
        </w:tc>
        <w:tc>
          <w:tcPr>
            <w:tcW w:w="1305" w:type="dxa"/>
          </w:tcPr>
          <w:p w:rsidR="00202F0F" w:rsidRPr="00C672AF" w:rsidRDefault="00202F0F" w:rsidP="00DD7735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CTBP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1958560</w:t>
            </w:r>
          </w:p>
        </w:tc>
        <w:tc>
          <w:tcPr>
            <w:tcW w:w="1305" w:type="dxa"/>
          </w:tcPr>
          <w:p w:rsidR="00202F0F" w:rsidRPr="00C672AF" w:rsidRDefault="00202F0F" w:rsidP="00DD7735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FUT8</w:t>
            </w:r>
          </w:p>
        </w:tc>
        <w:tc>
          <w:tcPr>
            <w:tcW w:w="6525" w:type="dxa"/>
          </w:tcPr>
          <w:p w:rsidR="00202F0F" w:rsidRPr="00C672AF" w:rsidRDefault="00202F0F" w:rsidP="004F504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063730</w:t>
            </w:r>
          </w:p>
        </w:tc>
        <w:tc>
          <w:tcPr>
            <w:tcW w:w="1305" w:type="dxa"/>
          </w:tcPr>
          <w:p w:rsidR="00202F0F" w:rsidRPr="00C672AF" w:rsidRDefault="00202F0F" w:rsidP="00DD7735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GAB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13728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SKOR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153127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274465</w:t>
            </w:r>
          </w:p>
        </w:tc>
        <w:tc>
          <w:tcPr>
            <w:tcW w:w="1305" w:type="dxa"/>
          </w:tcPr>
          <w:p w:rsidR="00202F0F" w:rsidRPr="00C672AF" w:rsidRDefault="00202F0F" w:rsidP="00114A4C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KDM4A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39198</w:t>
            </w:r>
          </w:p>
        </w:tc>
        <w:tc>
          <w:tcPr>
            <w:tcW w:w="1305" w:type="dxa"/>
          </w:tcPr>
          <w:p w:rsidR="00202F0F" w:rsidRPr="00C672AF" w:rsidRDefault="00202F0F" w:rsidP="00114A4C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ASCC3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44293</w:t>
            </w:r>
          </w:p>
        </w:tc>
        <w:tc>
          <w:tcPr>
            <w:tcW w:w="1305" w:type="dxa"/>
          </w:tcPr>
          <w:p w:rsidR="00202F0F" w:rsidRPr="00C672AF" w:rsidRDefault="00202F0F" w:rsidP="00114A4C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STXBP4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46185</w:t>
            </w:r>
          </w:p>
        </w:tc>
        <w:tc>
          <w:tcPr>
            <w:tcW w:w="1305" w:type="dxa"/>
          </w:tcPr>
          <w:p w:rsidR="00202F0F" w:rsidRPr="00C672AF" w:rsidRDefault="00202F0F" w:rsidP="00114A4C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MIR193BHG</w:t>
            </w: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47972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BYSL</w:t>
            </w: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51130</w:t>
            </w:r>
          </w:p>
        </w:tc>
        <w:tc>
          <w:tcPr>
            <w:tcW w:w="1305" w:type="dxa"/>
          </w:tcPr>
          <w:p w:rsidR="00202F0F" w:rsidRPr="00C672AF" w:rsidRDefault="00202F0F" w:rsidP="00114A4C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STARD4-AS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60095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68067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68772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EEFSEC</w:t>
            </w: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688325</w:t>
            </w:r>
          </w:p>
        </w:tc>
        <w:tc>
          <w:tcPr>
            <w:tcW w:w="1305" w:type="dxa"/>
          </w:tcPr>
          <w:p w:rsidR="00202F0F" w:rsidRPr="00C672AF" w:rsidRDefault="00202F0F" w:rsidP="009E20DD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CSMD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836950</w:t>
            </w:r>
          </w:p>
        </w:tc>
        <w:tc>
          <w:tcPr>
            <w:tcW w:w="1305" w:type="dxa"/>
          </w:tcPr>
          <w:p w:rsidR="00202F0F" w:rsidRPr="00C672AF" w:rsidRDefault="00202F0F" w:rsidP="009E20DD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BRWD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294741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2llbmNlIGZvciBMaWZlIExhYm9yYXRvcnksIFVwcHNhbGEgVW5pdmVyc2l0eSwgVXBwc2FsYSwg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SYW5kYWxsPC9BdXRob3I+PFllYXI+MjAxMzwvWWVhcj48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b3JhdG9yaWVzLCBXZWxsY29tZSBUcnVzdC1NUkMgSW5zdGl0dXRlIG9mIE1ldGFib2xpYyBTY2ll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yBHZW5ldGljcywgRmFjdWx0eSBvZiBIZWFsdGggYW5kIE1lZGljYWwgU2NpZW5jZXMsIFVuaXZl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2llbmNlIGZvciBMaWZlIExhYm9yYXRvcnksIFVwcHNhbGEgVW5pdmVyc2l0eSwgVXBwc2FsYSwg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1" w:tooltip="Berndt, 2013 #7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Berndt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9" w:tooltip="Speliotes, 2010 #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Speliotes et al., 2010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310133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cmF0bywgSXRhbHk7IFVuaXZlcnNpdHkgb2YgU2Fzc2FyaSwgU2Fzc2FyaSwgSXRhbHkuJiN4RDtE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SYW5kYWxsPC9BdXRob3I+PFllYXI+MjAxMzwvWWVhcj48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eEQ7VW5pdmVyc2l0eSBvZiBDYW1icmlkZ2UgTWV0YWJvbGljIFJlc2VhcmNoIExhYm9yYXRvcmll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Zm9yIEJhc2ljIE1ldGFib2xpYyBSZXNlYXJjaCwgU2VjdGlvbiBvZiBNZXRhYm9saWMgR2VuZXRp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biwgTWFzc2FjaHVzZXR0cywgVW5pdGVkIFN0YXRlcyBvZiBBbWVyaWNhLiYjeEQ7U2NpZW5jZSBm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ZWFyPjIwMTA8L3llYXI+PHB1Yi1kYXRlcz48ZGF0ZT5Ob3Y8L2RhdGU+PC9wdWItZGF0ZXM+PC9k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dGluZ2VyLCBULjwvYXV0aG9yPjxhdXRob3I+TWVsYW5kZXIsIE8uPC9hdXRob3I+PGF1dGhvcj5N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b2wgb2YgTWVkaWNpbmUgYXQgTW91bnQgU2luYWksIE5ldyBZb3JrLCBOZXcgWW9yaywgVW5pdGVk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cmF0bywgSXRhbHk7IFVuaXZlcnNpdHkgb2YgU2Fzc2FyaSwgU2Fzc2FyaSwgSXRhbHkuJiN4RDtE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1" w:tooltip="Berndt, 2013 #7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Berndt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9" w:tooltip="Speliotes, 2010 #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Speliotes et al., 2010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1" w:tooltip="Thorleifsson, 2009 #21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Thorleifsson et al., 2009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4" w:tooltip="Wheeler, 2013 #22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heeler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3733631</w:t>
            </w:r>
          </w:p>
        </w:tc>
        <w:tc>
          <w:tcPr>
            <w:tcW w:w="1305" w:type="dxa"/>
          </w:tcPr>
          <w:p w:rsidR="00202F0F" w:rsidRPr="00C672AF" w:rsidRDefault="00202F0F" w:rsidP="009E20DD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TACR3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374326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ORA-AS1,</w:t>
            </w:r>
          </w:p>
          <w:p w:rsidR="00202F0F" w:rsidRPr="00C672AF" w:rsidRDefault="00202F0F" w:rsidP="009E20DD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ORA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4369815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466639</w:t>
            </w:r>
          </w:p>
        </w:tc>
        <w:tc>
          <w:tcPr>
            <w:tcW w:w="1305" w:type="dxa"/>
          </w:tcPr>
          <w:p w:rsidR="00202F0F" w:rsidRPr="00C672AF" w:rsidRDefault="00202F0F" w:rsidP="009E20DD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XRG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475605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484008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487505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4895808</w:t>
            </w:r>
          </w:p>
        </w:tc>
        <w:tc>
          <w:tcPr>
            <w:tcW w:w="1305" w:type="dxa"/>
          </w:tcPr>
          <w:p w:rsidR="00202F0F" w:rsidRPr="00C672AF" w:rsidRDefault="00202F0F" w:rsidP="005E3B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CENPW</w:t>
            </w: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4929947</w:t>
            </w:r>
          </w:p>
        </w:tc>
        <w:tc>
          <w:tcPr>
            <w:tcW w:w="1305" w:type="dxa"/>
          </w:tcPr>
          <w:p w:rsidR="00202F0F" w:rsidRPr="00C672AF" w:rsidRDefault="00202F0F" w:rsidP="005E3B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TRIM66</w:t>
            </w: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b2xpYyBTY2llbmNlLCBVbml2ZXJzaXR5IG9mIENhbWJyaWRnZSwgQ2FtYnJpZGdlLCBVbml0ZWQg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Mb2NrZTwvQXV0aG9yPjxZZWFyPjIwMTU8L1llYXI+PFJl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LCBKLjwvYXV0aG9yPjxhdXRob3I+QmVubmV0dCwgRC4gQS48L2F1dGhvcj48YXV0aG9yPkJlcmdt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b2xpYyBTY2llbmNlLCBVbml2ZXJzaXR5IG9mIENhbWJyaWRnZSwgQ2FtYnJpZGdlLCBVbml0ZWQg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54387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GF1dGhvcj5DaHUsIEwuPC9hdXRob3I+PGF1dGhvcj5IdSwgSi4gSi48L2F1dGhvcj48YXV0aG9y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TcGVsaW90ZXM8L0F1dGhvcj48WWVhcj4yMDEwPC9ZZWFy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Q09ERSBHZW5ldGljcy9BbWdlbiwgSW5jLiwgUmV5a2phdmlrLCBJY2VsYW5kLiYjeEQ7RGVwYXJ0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dXJjaGlsbCBIb3NwaXRhbCwgT3hmb3JkLCBVbml0ZWQgS2luZ2RvbTsgSGFtbWVyc21pdGggSG9z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IGZvciBDYXJkaW9nZW5ldGljIFJlc2VhcmNoLCBJbnRlcnVuaXZlcnNpdHkgQ2FyZGlvbG9neSBJ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dGhvcj5MYXdyZW5jZSwgUi4gVy48L2F1dGhvcj48YXV0aG9yPlBlbGxpa2thLCBOLjwvYXV0aG9y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GF1dGhvcj5DaHUsIEwuPC9hdXRob3I+PGF1dGhvcj5IdSwgSi4gSi48L2F1dGhvcj48YXV0aG9y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1" w:tooltip="Berndt, 2013 #7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Berndt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3" w:tooltip="Graff, 2013 #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raff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4" w:tooltip="Guo, 2013 #2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uo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6" w:tooltip="Monda, 2013 #2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Monda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9" w:tooltip="Speliotes, 2010 #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Speliotes et al., 2010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00958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427782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52260</w:t>
            </w:r>
          </w:p>
        </w:tc>
        <w:tc>
          <w:tcPr>
            <w:tcW w:w="1305" w:type="dxa"/>
          </w:tcPr>
          <w:p w:rsidR="00202F0F" w:rsidRPr="00C672AF" w:rsidRDefault="00202F0F" w:rsidP="00A137E3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EVI5L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555855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56373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COG6,</w:t>
            </w:r>
          </w:p>
          <w:p w:rsidR="00202F0F" w:rsidRPr="00C672AF" w:rsidRDefault="00202F0F" w:rsidP="00A137E3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MIR4305</w:t>
            </w: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rPr>
          <w:trHeight w:val="215"/>
        </w:trPr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747380</w:t>
            </w:r>
          </w:p>
        </w:tc>
        <w:tc>
          <w:tcPr>
            <w:tcW w:w="1305" w:type="dxa"/>
          </w:tcPr>
          <w:p w:rsidR="00202F0F" w:rsidRPr="00C672AF" w:rsidRDefault="00202F0F" w:rsidP="00A137E3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CCDC85A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75829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762477</w:t>
            </w:r>
          </w:p>
        </w:tc>
        <w:tc>
          <w:tcPr>
            <w:tcW w:w="1305" w:type="dxa"/>
          </w:tcPr>
          <w:p w:rsidR="00202F0F" w:rsidRPr="00C672AF" w:rsidRDefault="00202F0F" w:rsidP="00A137E3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BM6</w:t>
            </w: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770162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93366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938574</w:t>
            </w:r>
          </w:p>
        </w:tc>
        <w:tc>
          <w:tcPr>
            <w:tcW w:w="1305" w:type="dxa"/>
          </w:tcPr>
          <w:p w:rsidR="00202F0F" w:rsidRPr="00C672AF" w:rsidRDefault="00202F0F" w:rsidP="00052280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PTPRK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6964833</w:t>
            </w:r>
          </w:p>
        </w:tc>
        <w:tc>
          <w:tcPr>
            <w:tcW w:w="1305" w:type="dxa"/>
          </w:tcPr>
          <w:p w:rsidR="00202F0F" w:rsidRPr="00C672AF" w:rsidRDefault="00202F0F" w:rsidP="00052280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GTF2I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037266</w:t>
            </w:r>
          </w:p>
        </w:tc>
        <w:tc>
          <w:tcPr>
            <w:tcW w:w="1305" w:type="dxa"/>
          </w:tcPr>
          <w:p w:rsidR="00202F0F" w:rsidRPr="00C672AF" w:rsidRDefault="00202F0F" w:rsidP="00052280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KDM4C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103411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 xml:space="preserve">BDNF-AS, </w:t>
            </w:r>
          </w:p>
          <w:p w:rsidR="00202F0F" w:rsidRPr="00C672AF" w:rsidRDefault="00202F0F" w:rsidP="00052280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BDNF</w:t>
            </w: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XRvcnksIFVwcHNhbGEgVW5pdmVyc2l0eSwgVXBwc2FsYSwgU3dlZGVuOyBEZXBhcnRtZW50IG9m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SYW5kYWxsPC9BdXRob3I+PFllYXI+MjAxMzwvWWVhcj48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cnVzdC1NUkMgSW5zdGl0dXRlIG9mIE1ldGFib2xpYyBTY2llbmNlLCBDYW1icmlkZ2UsIFVLLiYj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ZiBIZWFsdGggYW5kIE1lZGljYWwgU2NpZW5jZXMsIFVuaXZlcnNpdHkgb2YgQ29wZW5oYWdlbiwg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XRvcnksIFVwcHNhbGEgVW5pdmVyc2l0eSwgVXBwc2FsYSwgU3dlZGVuOyBEZXBhcnRtZW50IG9m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9" w:tooltip="Speliotes, 2010 #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Speliotes et al., 2010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104764</w:t>
            </w:r>
          </w:p>
        </w:tc>
        <w:tc>
          <w:tcPr>
            <w:tcW w:w="1305" w:type="dxa"/>
          </w:tcPr>
          <w:p w:rsidR="00202F0F" w:rsidRPr="00C672AF" w:rsidRDefault="00202F0F" w:rsidP="00052280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SIRT3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13880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dXRob3I+PGF1dGhvcj5QdXR0ZXIsIEMuPC9hdXRob3I+PGF1dGhvcj5SYWRoYWtyaXNobmFuLCBB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TcGVsaW90ZXM8L0F1dGhvcj48WWVhcj4yMDEwPC9ZZWFy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L0FtZ2VuLCBJbmMuLCBSZXlramF2aWssIEljZWxhbmQuJiN4RDtEZXBhcnRtZW50IG9mIEVwaWRl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dGFsLCBPeGZvcmQsIFVuaXRlZCBLaW5nZG9tOyBIYW1tZXJzbWl0aCBIb3NwaXRhbCwgTG9uZG9u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bmV0aWMgUmVzZWFyY2gsIEludGVydW5pdmVyc2l0eSBDYXJkaW9sb2d5IEluc3RpdHV0ZSBOZXRo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2h0LCBFLjwvYXV0aG9yPjxhdXRob3I+QW1pbiwgTi48L2F1dGhvcj48YXV0aG9yPkJyYWdnLUdy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dXRob3I+PGF1dGhvcj5QdXR0ZXIsIEMuPC9hdXRob3I+PGF1dGhvcj5SYWRoYWtyaXNobmFuLCBB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1" w:tooltip="Berndt, 2013 #7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Berndt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4" w:tooltip="Guo, 2013 #2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uo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9" w:tooltip="Speliotes, 2010 #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Speliotes et al., 2010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1" w:tooltip="Thorleifsson, 2009 #21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Thorleifsson et al., 2009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lastRenderedPageBreak/>
              <w:t>rs714121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21599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463166</w:t>
            </w:r>
          </w:p>
        </w:tc>
        <w:tc>
          <w:tcPr>
            <w:tcW w:w="1305" w:type="dxa"/>
          </w:tcPr>
          <w:p w:rsidR="00202F0F" w:rsidRPr="00C672AF" w:rsidRDefault="00202F0F" w:rsidP="00B34D80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CSMD1</w:t>
            </w: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514705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 xml:space="preserve">FPGT-TNNI3K, </w:t>
            </w:r>
          </w:p>
          <w:p w:rsidR="00202F0F" w:rsidRPr="00C672AF" w:rsidRDefault="00202F0F" w:rsidP="00B34D80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TNNI3K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XRvcnksIFVwcHNhbGEgVW5pdmVyc2l0eSwgVXBwc2FsYSwgU3dlZGVuOyBEZXBhcnRtZW50IG9m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SYW5kYWxsPC9BdXRob3I+PFllYXI+MjAxMzwvWWVhcj48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cnVzdC1NUkMgSW5zdGl0dXRlIG9mIE1ldGFib2xpYyBTY2llbmNlLCBDYW1icmlkZ2UsIFVLLiYj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ZiBIZWFsdGggYW5kIE1lZGljYWwgU2NpZW5jZXMsIFVuaXZlcnNpdHkgb2YgQ29wZW5oYWdlbiwg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YXRvcnksIFVwcHNhbGEgVW5pdmVyc2l0eSwgVXBwc2FsYSwgU3dlZGVuOyBEZXBhcnRtZW50IG9m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9" w:tooltip="Speliotes, 2010 #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Speliotes et al., 2010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64213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647973</w:t>
            </w:r>
          </w:p>
        </w:tc>
        <w:tc>
          <w:tcPr>
            <w:tcW w:w="1305" w:type="dxa"/>
          </w:tcPr>
          <w:p w:rsidR="00202F0F" w:rsidRPr="00C672AF" w:rsidRDefault="00202F0F" w:rsidP="009C2A1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DAG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70188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Nb25kYTwvQXV0aG9yPjxZZWFyPjIwMTM8L1llYXI+PFJl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Nb25kYTwvQXV0aG9yPjxZZWFyPjIwMTM8L1llYXI+PFJl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6" w:tooltip="Monda, 2013 #2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Monda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759938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821178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828501</w:t>
            </w:r>
          </w:p>
        </w:tc>
        <w:tc>
          <w:tcPr>
            <w:tcW w:w="1305" w:type="dxa"/>
          </w:tcPr>
          <w:p w:rsidR="00202F0F" w:rsidRPr="00C672AF" w:rsidRDefault="00202F0F" w:rsidP="009C2A1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CSMD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85397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865468</w:t>
            </w:r>
          </w:p>
        </w:tc>
        <w:tc>
          <w:tcPr>
            <w:tcW w:w="1305" w:type="dxa"/>
          </w:tcPr>
          <w:p w:rsidR="00202F0F" w:rsidRPr="00C672AF" w:rsidRDefault="00202F0F" w:rsidP="009C2A1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PTPRD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7955374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8032675</w:t>
            </w:r>
          </w:p>
        </w:tc>
        <w:tc>
          <w:tcPr>
            <w:tcW w:w="1305" w:type="dxa"/>
          </w:tcPr>
          <w:p w:rsidR="00202F0F" w:rsidRPr="00C672AF" w:rsidRDefault="00202F0F" w:rsidP="009C2A1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MAP2K5</w:t>
            </w: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b25kYXJ5LXRpdGxlPlBMb1MgR2VuZXQ8L3NlY29uZGFyeS10aXRsZT48YWx0LXRpdGxlPlBMb1Mg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Mb2NrZTwvQXV0aG9yPjxZZWFyPjIwMTU8L1llYXI+PFJl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b25kYXJ5LXRpdGxlPlBMb1MgR2VuZXQ8L3NlY29uZGFyeS10aXRsZT48YWx0LXRpdGxlPlBMb1Mg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8050136</w:t>
            </w:r>
          </w:p>
        </w:tc>
        <w:tc>
          <w:tcPr>
            <w:tcW w:w="1305" w:type="dxa"/>
          </w:tcPr>
          <w:p w:rsidR="00202F0F" w:rsidRPr="00C672AF" w:rsidRDefault="00202F0F" w:rsidP="003D33F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FTO</w:t>
            </w:r>
          </w:p>
        </w:tc>
        <w:tc>
          <w:tcPr>
            <w:tcW w:w="6525" w:type="dxa"/>
          </w:tcPr>
          <w:p w:rsidR="00202F0F" w:rsidRPr="00C672AF" w:rsidRDefault="00202F0F" w:rsidP="00022D00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L2F1dGhvcj48YXV0aG9yPkVsbGlvdHQsIFAuPC9hdXRob3I+PGF1dGhvcj5FbG9zdWEsIFIuPC9h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UaG9ybGVpZnNzb248L0F1dGhvcj48WWVhcj4yMDA5PC9Z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R2VuZXJhbCBNZWRpY2luZSBEaXZpc2lvbiwgTWFzc2FjaHVzZXR0cyBHZW5lcmFsIEhvc3BpdGFs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RmlubGFuZC4mI3hEO2RlQ09ERSBHZW5ldGljcywgQW1nZW4gaW5jLiwgUmV5a2phdmlrLCBJY2Vs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ZiBHZW5ldGljIE1lZGljaW5lLCBKb2hucyBIb3BraW5zIFVuaXZlcnNpdHkgU2Nob29sIG9mIE1l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L2F1dGhvcj48YXV0aG9yPkVsbGlvdHQsIFAuPC9hdXRob3I+PGF1dGhvcj5FbG9zdWEsIFIuPC9h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</w:fldData>
              </w:fldCha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="00022D00"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(</w:t>
            </w:r>
            <w:hyperlink w:anchor="_ENREF_1" w:tooltip="Berndt, 2013 #7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Berndt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2" w:tooltip="Gaulton, 2015 #38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Gaulton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5" w:tooltip="Heard-Costa, 2009 #3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Heard-Costa et al., 2009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7" w:tooltip="Paternoster, 2011 #3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Paternoster et al., 2011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8" w:tooltip="Randall, 2013 #4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Randall et al., 2013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9" w:tooltip="Speliotes, 2010 #3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Speliotes et al., 2010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1" w:tooltip="Thorleifsson, 2009 #21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Thorleifsson et al., 2009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2" w:tooltip="Timpson, 2009 #32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Timpson et al., 2009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3" w:tooltip="Wan, 2011 #31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an et al., 2011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 xml:space="preserve">; </w:t>
            </w:r>
            <w:hyperlink w:anchor="_ENREF_16" w:tooltip="Winkler, 2015 #6" w:history="1">
              <w:r w:rsidR="00C672AF" w:rsidRPr="00C672AF">
                <w:rPr>
                  <w:rFonts w:asciiTheme="majorHAnsi" w:hAnsiTheme="majorHAnsi" w:cstheme="minorHAnsi"/>
                  <w:noProof/>
                  <w:sz w:val="20"/>
                  <w:szCs w:val="20"/>
                </w:rPr>
                <w:t>Winkler et al., 2015</w:t>
              </w:r>
            </w:hyperlink>
            <w:r w:rsidR="00022D00" w:rsidRPr="00C672AF">
              <w:rPr>
                <w:rFonts w:asciiTheme="majorHAnsi" w:hAnsiTheme="majorHAnsi" w:cstheme="minorHAnsi"/>
                <w:noProof/>
                <w:sz w:val="20"/>
                <w:szCs w:val="20"/>
              </w:rPr>
              <w:t>)</w:t>
            </w:r>
            <w:r w:rsidRPr="00C672AF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85206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889122</w:t>
            </w:r>
          </w:p>
        </w:tc>
        <w:tc>
          <w:tcPr>
            <w:tcW w:w="1305" w:type="dxa"/>
          </w:tcPr>
          <w:p w:rsidR="00202F0F" w:rsidRPr="00C672AF" w:rsidRDefault="00202F0F" w:rsidP="003D33F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OLFM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0040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997594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13588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KDM4C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29843</w:t>
            </w:r>
          </w:p>
        </w:tc>
        <w:tc>
          <w:tcPr>
            <w:tcW w:w="1305" w:type="dxa"/>
          </w:tcPr>
          <w:p w:rsidR="00202F0F" w:rsidRPr="00C672AF" w:rsidRDefault="00202F0F" w:rsidP="003D33F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PDXDC2P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32165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39317</w:t>
            </w:r>
          </w:p>
        </w:tc>
        <w:tc>
          <w:tcPr>
            <w:tcW w:w="1305" w:type="dxa"/>
          </w:tcPr>
          <w:p w:rsidR="00202F0F" w:rsidRPr="00C672AF" w:rsidRDefault="00202F0F" w:rsidP="003D33F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EIF4G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44770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475752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DST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51366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NUCKS1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56011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635759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647570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TENM2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849248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  <w:tr w:rsidR="00202F0F" w:rsidRPr="00C672AF" w:rsidTr="00202F0F">
        <w:tc>
          <w:tcPr>
            <w:tcW w:w="1271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rs988913</w:t>
            </w:r>
          </w:p>
        </w:tc>
        <w:tc>
          <w:tcPr>
            <w:tcW w:w="1305" w:type="dxa"/>
          </w:tcPr>
          <w:p w:rsidR="00202F0F" w:rsidRPr="00C672AF" w:rsidRDefault="00202F0F" w:rsidP="0075274F">
            <w:pPr>
              <w:rPr>
                <w:rFonts w:asciiTheme="majorHAnsi" w:eastAsia="Times New Roman" w:hAnsiTheme="majorHAnsi" w:cstheme="minorHAnsi"/>
                <w:vanish/>
                <w:sz w:val="20"/>
                <w:szCs w:val="20"/>
                <w:lang w:eastAsia="en-GB"/>
              </w:rPr>
            </w:pPr>
            <w:r w:rsidRPr="00C672AF">
              <w:rPr>
                <w:rFonts w:asciiTheme="majorHAnsi" w:eastAsia="Times New Roman" w:hAnsiTheme="majorHAnsi" w:cstheme="minorHAnsi"/>
                <w:color w:val="000000"/>
                <w:sz w:val="20"/>
                <w:szCs w:val="20"/>
                <w:lang w:eastAsia="en-GB"/>
              </w:rPr>
              <w:t>FAM83B</w:t>
            </w:r>
          </w:p>
        </w:tc>
        <w:tc>
          <w:tcPr>
            <w:tcW w:w="6525" w:type="dxa"/>
          </w:tcPr>
          <w:p w:rsidR="00202F0F" w:rsidRPr="00C672AF" w:rsidRDefault="00202F0F" w:rsidP="0075274F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C672AF">
              <w:rPr>
                <w:rFonts w:asciiTheme="majorHAnsi" w:hAnsiTheme="majorHAnsi" w:cstheme="minorHAnsi"/>
                <w:sz w:val="20"/>
                <w:szCs w:val="20"/>
              </w:rPr>
              <w:t>/</w:t>
            </w:r>
          </w:p>
        </w:tc>
      </w:tr>
    </w:tbl>
    <w:p w:rsidR="000D4F23" w:rsidRPr="00C672AF" w:rsidRDefault="000D4F23">
      <w:pPr>
        <w:rPr>
          <w:rFonts w:asciiTheme="majorHAnsi" w:hAnsiTheme="majorHAnsi" w:cstheme="minorHAnsi"/>
        </w:rPr>
      </w:pPr>
    </w:p>
    <w:p w:rsidR="009479ED" w:rsidRPr="00C672AF" w:rsidRDefault="009479ED">
      <w:pPr>
        <w:rPr>
          <w:rFonts w:asciiTheme="majorHAnsi" w:hAnsiTheme="majorHAnsi" w:cstheme="minorHAnsi"/>
        </w:rPr>
      </w:pPr>
      <w:r w:rsidRPr="00C672AF">
        <w:rPr>
          <w:rFonts w:asciiTheme="majorHAnsi" w:hAnsiTheme="majorHAnsi" w:cstheme="minorHAnsi"/>
          <w:b/>
        </w:rPr>
        <w:t>References</w:t>
      </w:r>
    </w:p>
    <w:p w:rsidR="00C672AF" w:rsidRPr="00C672AF" w:rsidRDefault="009479ED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r w:rsidRPr="00C672AF">
        <w:rPr>
          <w:rFonts w:asciiTheme="majorHAnsi" w:hAnsiTheme="majorHAnsi" w:cstheme="minorHAnsi"/>
          <w:sz w:val="20"/>
          <w:szCs w:val="20"/>
        </w:rPr>
        <w:fldChar w:fldCharType="begin"/>
      </w:r>
      <w:r w:rsidRPr="00C672AF">
        <w:rPr>
          <w:rFonts w:asciiTheme="majorHAnsi" w:hAnsiTheme="majorHAnsi" w:cstheme="minorHAnsi"/>
          <w:sz w:val="20"/>
          <w:szCs w:val="20"/>
        </w:rPr>
        <w:instrText xml:space="preserve"> ADDIN EN.REFLIST </w:instrText>
      </w:r>
      <w:r w:rsidRPr="00C672AF">
        <w:rPr>
          <w:rFonts w:asciiTheme="majorHAnsi" w:hAnsiTheme="majorHAnsi" w:cstheme="minorHAnsi"/>
          <w:sz w:val="20"/>
          <w:szCs w:val="20"/>
        </w:rPr>
        <w:fldChar w:fldCharType="separate"/>
      </w:r>
      <w:bookmarkStart w:id="0" w:name="_ENREF_1"/>
      <w:r w:rsidR="00C672AF" w:rsidRPr="00C672AF">
        <w:rPr>
          <w:rFonts w:asciiTheme="majorHAnsi" w:hAnsiTheme="majorHAnsi" w:cstheme="minorHAnsi"/>
        </w:rPr>
        <w:t xml:space="preserve">Berndt, S. I., Gustafsson, S., Magi, R., Ganna, A., Wheeler, E., Feitosa, M. F., . . . Ingelsson, E. (2013). Genome-wide meta-analysis identifies 11 new loci for anthropometric traits and provides insights into genetic architecture. </w:t>
      </w:r>
      <w:r w:rsidR="00C672AF" w:rsidRPr="00C672AF">
        <w:rPr>
          <w:rFonts w:asciiTheme="majorHAnsi" w:hAnsiTheme="majorHAnsi" w:cstheme="minorHAnsi"/>
          <w:i/>
        </w:rPr>
        <w:t>Nat Genet, 45</w:t>
      </w:r>
      <w:r w:rsidR="00C672AF" w:rsidRPr="00C672AF">
        <w:rPr>
          <w:rFonts w:asciiTheme="majorHAnsi" w:hAnsiTheme="majorHAnsi" w:cstheme="minorHAnsi"/>
        </w:rPr>
        <w:t>(5), 501-512. doi: 10.1038/ng.2606</w:t>
      </w:r>
      <w:bookmarkEnd w:id="0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1" w:name="_ENREF_2"/>
      <w:r w:rsidRPr="00C672AF">
        <w:rPr>
          <w:rFonts w:asciiTheme="majorHAnsi" w:hAnsiTheme="majorHAnsi" w:cstheme="minorHAnsi"/>
        </w:rPr>
        <w:t xml:space="preserve">Gaulton, K. J., Ferreira, T., Lee, Y., Raimondo, A., Magi, R., Reschen, M. E., . . . Meta-analysis, C. (2015). Genetic fine mapping and genomic annotation defines causal mechanisms at type 2 diabetes susceptibility loci. </w:t>
      </w:r>
      <w:r w:rsidRPr="00C672AF">
        <w:rPr>
          <w:rFonts w:asciiTheme="majorHAnsi" w:hAnsiTheme="majorHAnsi" w:cstheme="minorHAnsi"/>
          <w:i/>
        </w:rPr>
        <w:t>Nat Genet, 47</w:t>
      </w:r>
      <w:r w:rsidRPr="00C672AF">
        <w:rPr>
          <w:rFonts w:asciiTheme="majorHAnsi" w:hAnsiTheme="majorHAnsi" w:cstheme="minorHAnsi"/>
        </w:rPr>
        <w:t>(12), 1415-1425. doi: 10.1038/ng.3437</w:t>
      </w:r>
      <w:bookmarkEnd w:id="1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2" w:name="_ENREF_3"/>
      <w:r w:rsidRPr="00C672AF">
        <w:rPr>
          <w:rFonts w:asciiTheme="majorHAnsi" w:hAnsiTheme="majorHAnsi" w:cstheme="minorHAnsi"/>
        </w:rPr>
        <w:t xml:space="preserve">Graff, M., Ngwa, J. S., Workalemahu, T., Homuth, G., Schipf, S., Teumer, A., . . . Berndt, S. I. (2013). Genome-wide analysis of BMI in adolescents and young adults reveals additional insight into the </w:t>
      </w:r>
      <w:r w:rsidRPr="00C672AF">
        <w:rPr>
          <w:rFonts w:asciiTheme="majorHAnsi" w:hAnsiTheme="majorHAnsi" w:cstheme="minorHAnsi"/>
        </w:rPr>
        <w:lastRenderedPageBreak/>
        <w:t xml:space="preserve">effects of genetic loci over the life course. </w:t>
      </w:r>
      <w:r w:rsidRPr="00C672AF">
        <w:rPr>
          <w:rFonts w:asciiTheme="majorHAnsi" w:hAnsiTheme="majorHAnsi" w:cstheme="minorHAnsi"/>
          <w:i/>
        </w:rPr>
        <w:t>Hum Mol Genet, 22</w:t>
      </w:r>
      <w:r w:rsidRPr="00C672AF">
        <w:rPr>
          <w:rFonts w:asciiTheme="majorHAnsi" w:hAnsiTheme="majorHAnsi" w:cstheme="minorHAnsi"/>
        </w:rPr>
        <w:t>(17), 3597-3607. doi: 10.1093/hmg/ddt205</w:t>
      </w:r>
      <w:bookmarkEnd w:id="2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3" w:name="_ENREF_4"/>
      <w:r w:rsidRPr="00C672AF">
        <w:rPr>
          <w:rFonts w:asciiTheme="majorHAnsi" w:hAnsiTheme="majorHAnsi" w:cstheme="minorHAnsi"/>
        </w:rPr>
        <w:t xml:space="preserve">Guo, Y., Lanktree, M. B., Taylor, K. C., Hakonarson, H., Lange, L. A., Keating, B. J., &amp; Consortium, I. K. S. a. B. (2013). Gene-centric meta-analyses of 108 912 individuals confirm known body mass index loci and reveal three novel signals. </w:t>
      </w:r>
      <w:r w:rsidRPr="00C672AF">
        <w:rPr>
          <w:rFonts w:asciiTheme="majorHAnsi" w:hAnsiTheme="majorHAnsi" w:cstheme="minorHAnsi"/>
          <w:i/>
        </w:rPr>
        <w:t>Hum Mol Genet, 22</w:t>
      </w:r>
      <w:r w:rsidRPr="00C672AF">
        <w:rPr>
          <w:rFonts w:asciiTheme="majorHAnsi" w:hAnsiTheme="majorHAnsi" w:cstheme="minorHAnsi"/>
        </w:rPr>
        <w:t>(1), 184-201. doi: 10.1093/hmg/dds396</w:t>
      </w:r>
      <w:bookmarkEnd w:id="3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4" w:name="_ENREF_5"/>
      <w:r w:rsidRPr="00C672AF">
        <w:rPr>
          <w:rFonts w:asciiTheme="majorHAnsi" w:hAnsiTheme="majorHAnsi" w:cstheme="minorHAnsi"/>
        </w:rPr>
        <w:t xml:space="preserve">Heard-Costa, N. L., Zillikens, M. C., Monda, K. L., Johansson, A., Harris, T. B., Fu, M., . . . North, K. E. (2009). NRXN3 is a novel locus for waist circumference: a genome-wide association study from the CHARGE Consortium. </w:t>
      </w:r>
      <w:r w:rsidRPr="00C672AF">
        <w:rPr>
          <w:rFonts w:asciiTheme="majorHAnsi" w:hAnsiTheme="majorHAnsi" w:cstheme="minorHAnsi"/>
          <w:i/>
        </w:rPr>
        <w:t>PLoS Genet, 5</w:t>
      </w:r>
      <w:r w:rsidRPr="00C672AF">
        <w:rPr>
          <w:rFonts w:asciiTheme="majorHAnsi" w:hAnsiTheme="majorHAnsi" w:cstheme="minorHAnsi"/>
        </w:rPr>
        <w:t>(6), e1000539. doi: 10.1371/journal.pgen.1000539</w:t>
      </w:r>
      <w:bookmarkEnd w:id="4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5" w:name="_ENREF_6"/>
      <w:r w:rsidRPr="00C672AF">
        <w:rPr>
          <w:rFonts w:asciiTheme="majorHAnsi" w:hAnsiTheme="majorHAnsi" w:cstheme="minorHAnsi"/>
        </w:rPr>
        <w:t xml:space="preserve">Monda, K. L., Chen, G. K., Taylor, K. C., Palmer, C., Edwards, T. L., Lange, L. A., . . . Haiman, C. A. (2013). A meta-analysis identifies new loci associated with body mass index in individuals of African ancestry. </w:t>
      </w:r>
      <w:r w:rsidRPr="00C672AF">
        <w:rPr>
          <w:rFonts w:asciiTheme="majorHAnsi" w:hAnsiTheme="majorHAnsi" w:cstheme="minorHAnsi"/>
          <w:i/>
        </w:rPr>
        <w:t>Nat Genet, 45</w:t>
      </w:r>
      <w:r w:rsidRPr="00C672AF">
        <w:rPr>
          <w:rFonts w:asciiTheme="majorHAnsi" w:hAnsiTheme="majorHAnsi" w:cstheme="minorHAnsi"/>
        </w:rPr>
        <w:t>(6), 690-696. doi: 10.1038/ng.2608</w:t>
      </w:r>
      <w:bookmarkEnd w:id="5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6" w:name="_ENREF_7"/>
      <w:r w:rsidRPr="00C672AF">
        <w:rPr>
          <w:rFonts w:asciiTheme="majorHAnsi" w:hAnsiTheme="majorHAnsi" w:cstheme="minorHAnsi"/>
        </w:rPr>
        <w:t xml:space="preserve">Paternoster, L., Evans, D. M., Nohr, E. A., Holst, C., Gaborieau, V., Brennan, P., . . . Sorensen, T. I. (2011). Genome-wide population-based association study of extremely overweight young adults--the GOYA study. </w:t>
      </w:r>
      <w:r w:rsidRPr="00C672AF">
        <w:rPr>
          <w:rFonts w:asciiTheme="majorHAnsi" w:hAnsiTheme="majorHAnsi" w:cstheme="minorHAnsi"/>
          <w:i/>
        </w:rPr>
        <w:t>PLoS One, 6</w:t>
      </w:r>
      <w:r w:rsidRPr="00C672AF">
        <w:rPr>
          <w:rFonts w:asciiTheme="majorHAnsi" w:hAnsiTheme="majorHAnsi" w:cstheme="minorHAnsi"/>
        </w:rPr>
        <w:t>(9), e24303. doi: 10.1371/journal.pone.0024303</w:t>
      </w:r>
      <w:bookmarkEnd w:id="6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7" w:name="_ENREF_8"/>
      <w:r w:rsidRPr="00C672AF">
        <w:rPr>
          <w:rFonts w:asciiTheme="majorHAnsi" w:hAnsiTheme="majorHAnsi" w:cstheme="minorHAnsi"/>
        </w:rPr>
        <w:t xml:space="preserve">Randall, J. C., Winkler, T. W., Kutalik, Z., Berndt, S. I., Jackson, A. U., Monda, K. L., . . . Heid, I. M. (2013). Sex-stratified genome-wide association studies including 270,000 individuals show sexual dimorphism in genetic loci for anthropometric traits. </w:t>
      </w:r>
      <w:r w:rsidRPr="00C672AF">
        <w:rPr>
          <w:rFonts w:asciiTheme="majorHAnsi" w:hAnsiTheme="majorHAnsi" w:cstheme="minorHAnsi"/>
          <w:i/>
        </w:rPr>
        <w:t>PLoS Genet, 9</w:t>
      </w:r>
      <w:r w:rsidRPr="00C672AF">
        <w:rPr>
          <w:rFonts w:asciiTheme="majorHAnsi" w:hAnsiTheme="majorHAnsi" w:cstheme="minorHAnsi"/>
        </w:rPr>
        <w:t>(6), e1003500. doi: 10.1371/journal.pgen.1003500</w:t>
      </w:r>
      <w:bookmarkEnd w:id="7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8" w:name="_ENREF_9"/>
      <w:r w:rsidRPr="00C672AF">
        <w:rPr>
          <w:rFonts w:asciiTheme="majorHAnsi" w:hAnsiTheme="majorHAnsi" w:cstheme="minorHAnsi"/>
        </w:rPr>
        <w:t xml:space="preserve">Speliotes, E. K., Willer, C. J., Berndt, S. I., Monda, K. L., Thorleifsson, G., Jackson, A. U., . . . Loos, R. J. (2010). Association analyses of 249,796 individuals reveal 18 new loci associated with body mass index. </w:t>
      </w:r>
      <w:r w:rsidRPr="00C672AF">
        <w:rPr>
          <w:rFonts w:asciiTheme="majorHAnsi" w:hAnsiTheme="majorHAnsi" w:cstheme="minorHAnsi"/>
          <w:i/>
        </w:rPr>
        <w:t>Nat Genet, 42</w:t>
      </w:r>
      <w:r w:rsidRPr="00C672AF">
        <w:rPr>
          <w:rFonts w:asciiTheme="majorHAnsi" w:hAnsiTheme="majorHAnsi" w:cstheme="minorHAnsi"/>
        </w:rPr>
        <w:t>(11), 937-948. doi: 10.1038/ng.686</w:t>
      </w:r>
      <w:bookmarkEnd w:id="8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9" w:name="_ENREF_10"/>
      <w:r w:rsidRPr="00C672AF">
        <w:rPr>
          <w:rFonts w:asciiTheme="majorHAnsi" w:hAnsiTheme="majorHAnsi" w:cstheme="minorHAnsi"/>
        </w:rPr>
        <w:t xml:space="preserve">Staley, J. R., Blackshaw, J., Kamat, M. A., Ellis, S., Surendran, P., Sun, B. B., . . . Butterworth, A. S. (2016). PhenoScanner: a database of human genotype-phenotype associations. </w:t>
      </w:r>
      <w:r w:rsidRPr="00C672AF">
        <w:rPr>
          <w:rFonts w:asciiTheme="majorHAnsi" w:hAnsiTheme="majorHAnsi" w:cstheme="minorHAnsi"/>
          <w:i/>
        </w:rPr>
        <w:t>Bioinformatics, 32</w:t>
      </w:r>
      <w:r w:rsidRPr="00C672AF">
        <w:rPr>
          <w:rFonts w:asciiTheme="majorHAnsi" w:hAnsiTheme="majorHAnsi" w:cstheme="minorHAnsi"/>
        </w:rPr>
        <w:t>(20), 3207-3209. doi: 10.1093/bioinformatics/btw373</w:t>
      </w:r>
      <w:bookmarkEnd w:id="9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10" w:name="_ENREF_11"/>
      <w:r w:rsidRPr="00C672AF">
        <w:rPr>
          <w:rFonts w:asciiTheme="majorHAnsi" w:hAnsiTheme="majorHAnsi" w:cstheme="minorHAnsi"/>
        </w:rPr>
        <w:t xml:space="preserve">Thorleifsson, G., Walters, G. B., Gudbjartsson, D. F., Steinthorsdottir, V., Sulem, P., Helgadottir, A., . . . Stefansson, K. (2009). Genome-wide association yields new sequence variants at seven loci that associate with measures of obesity. </w:t>
      </w:r>
      <w:r w:rsidRPr="00C672AF">
        <w:rPr>
          <w:rFonts w:asciiTheme="majorHAnsi" w:hAnsiTheme="majorHAnsi" w:cstheme="minorHAnsi"/>
          <w:i/>
        </w:rPr>
        <w:t>Nat Genet, 41</w:t>
      </w:r>
      <w:r w:rsidRPr="00C672AF">
        <w:rPr>
          <w:rFonts w:asciiTheme="majorHAnsi" w:hAnsiTheme="majorHAnsi" w:cstheme="minorHAnsi"/>
        </w:rPr>
        <w:t>(1), 18-24. doi: 10.1038/ng.274</w:t>
      </w:r>
      <w:bookmarkStart w:id="11" w:name="_GoBack"/>
      <w:bookmarkEnd w:id="10"/>
      <w:bookmarkEnd w:id="11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12" w:name="_ENREF_12"/>
      <w:r w:rsidRPr="00C672AF">
        <w:rPr>
          <w:rFonts w:asciiTheme="majorHAnsi" w:hAnsiTheme="majorHAnsi" w:cstheme="minorHAnsi"/>
        </w:rPr>
        <w:lastRenderedPageBreak/>
        <w:t xml:space="preserve">Timpson, N. J., Lindgren, C. M., Weedon, M. N., Randall, J., Ouwehand, W. H., Strachan, D. P., . . . McCarthy, M. I. (2009). Adiposity-related heterogeneity in patterns of type 2 diabetes susceptibility observed in genome-wide association data. </w:t>
      </w:r>
      <w:r w:rsidRPr="00C672AF">
        <w:rPr>
          <w:rFonts w:asciiTheme="majorHAnsi" w:hAnsiTheme="majorHAnsi" w:cstheme="minorHAnsi"/>
          <w:i/>
        </w:rPr>
        <w:t>Diabetes, 58</w:t>
      </w:r>
      <w:r w:rsidRPr="00C672AF">
        <w:rPr>
          <w:rFonts w:asciiTheme="majorHAnsi" w:hAnsiTheme="majorHAnsi" w:cstheme="minorHAnsi"/>
        </w:rPr>
        <w:t>(2), 505-510. doi: 10.2337/db08-0906</w:t>
      </w:r>
      <w:bookmarkEnd w:id="12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13" w:name="_ENREF_13"/>
      <w:r w:rsidRPr="00C672AF">
        <w:rPr>
          <w:rFonts w:asciiTheme="majorHAnsi" w:hAnsiTheme="majorHAnsi" w:cstheme="minorHAnsi"/>
        </w:rPr>
        <w:t xml:space="preserve">Wan, E. S., Cho, M. H., Boutaoui, N., Klanderman, B. J., Sylvia, J. S., Ziniti, J. P., . . . investigators, C. G. (2011). Genome-wide association analysis of body mass in chronic obstructive pulmonary disease. </w:t>
      </w:r>
      <w:r w:rsidRPr="00C672AF">
        <w:rPr>
          <w:rFonts w:asciiTheme="majorHAnsi" w:hAnsiTheme="majorHAnsi" w:cstheme="minorHAnsi"/>
          <w:i/>
        </w:rPr>
        <w:t>Am J Respir Cell Mol Biol, 45</w:t>
      </w:r>
      <w:r w:rsidRPr="00C672AF">
        <w:rPr>
          <w:rFonts w:asciiTheme="majorHAnsi" w:hAnsiTheme="majorHAnsi" w:cstheme="minorHAnsi"/>
        </w:rPr>
        <w:t>(2), 304-310. doi: 10.1165/rcmb.2010-0294OC</w:t>
      </w:r>
      <w:bookmarkEnd w:id="13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14" w:name="_ENREF_14"/>
      <w:r w:rsidRPr="00C672AF">
        <w:rPr>
          <w:rFonts w:asciiTheme="majorHAnsi" w:hAnsiTheme="majorHAnsi" w:cstheme="minorHAnsi"/>
        </w:rPr>
        <w:t xml:space="preserve">Wheeler, E., Huang, N., Bochukova, E. G., Keogh, J. M., Lindsay, S., Garg, S., . . . Farooqi, I. S. (2013). Genome-wide SNP and CNV analysis identifies common and low-frequency variants associated with severe early-onset obesity. </w:t>
      </w:r>
      <w:r w:rsidRPr="00C672AF">
        <w:rPr>
          <w:rFonts w:asciiTheme="majorHAnsi" w:hAnsiTheme="majorHAnsi" w:cstheme="minorHAnsi"/>
          <w:i/>
        </w:rPr>
        <w:t>Nat Genet, 45</w:t>
      </w:r>
      <w:r w:rsidRPr="00C672AF">
        <w:rPr>
          <w:rFonts w:asciiTheme="majorHAnsi" w:hAnsiTheme="majorHAnsi" w:cstheme="minorHAnsi"/>
        </w:rPr>
        <w:t>(5), 513-517. doi: 10.1038/ng.2607</w:t>
      </w:r>
      <w:bookmarkEnd w:id="14"/>
    </w:p>
    <w:p w:rsidR="00C672AF" w:rsidRPr="00C672AF" w:rsidRDefault="00C672AF" w:rsidP="00C672AF">
      <w:pPr>
        <w:pStyle w:val="EndNoteBibliography"/>
        <w:spacing w:after="0" w:line="480" w:lineRule="auto"/>
        <w:ind w:left="720" w:hanging="720"/>
        <w:rPr>
          <w:rFonts w:asciiTheme="majorHAnsi" w:hAnsiTheme="majorHAnsi" w:cstheme="minorHAnsi"/>
        </w:rPr>
      </w:pPr>
      <w:bookmarkStart w:id="15" w:name="_ENREF_15"/>
      <w:r w:rsidRPr="00C672AF">
        <w:rPr>
          <w:rFonts w:asciiTheme="majorHAnsi" w:hAnsiTheme="majorHAnsi" w:cstheme="minorHAnsi"/>
        </w:rPr>
        <w:t xml:space="preserve">Willer, C. J., Speliotes, E. K., Loos, R. J., Li, S., Lindgren, C. M., Heid, I. M., . . . Genetic Investigation of, A. T. C. (2009). Six new loci associated with body mass index highlight a neuronal influence on body weight regulation. </w:t>
      </w:r>
      <w:r w:rsidRPr="00C672AF">
        <w:rPr>
          <w:rFonts w:asciiTheme="majorHAnsi" w:hAnsiTheme="majorHAnsi" w:cstheme="minorHAnsi"/>
          <w:i/>
        </w:rPr>
        <w:t>Nat Genet, 41</w:t>
      </w:r>
      <w:r w:rsidRPr="00C672AF">
        <w:rPr>
          <w:rFonts w:asciiTheme="majorHAnsi" w:hAnsiTheme="majorHAnsi" w:cstheme="minorHAnsi"/>
        </w:rPr>
        <w:t>(1), 25-34. doi: 10.1038/ng.287</w:t>
      </w:r>
      <w:bookmarkEnd w:id="15"/>
    </w:p>
    <w:p w:rsidR="00C672AF" w:rsidRPr="00C672AF" w:rsidRDefault="00C672AF" w:rsidP="00C672AF">
      <w:pPr>
        <w:pStyle w:val="EndNoteBibliography"/>
        <w:spacing w:line="480" w:lineRule="auto"/>
        <w:ind w:left="720" w:hanging="720"/>
        <w:rPr>
          <w:rFonts w:asciiTheme="majorHAnsi" w:hAnsiTheme="majorHAnsi" w:cstheme="minorHAnsi"/>
        </w:rPr>
      </w:pPr>
      <w:bookmarkStart w:id="16" w:name="_ENREF_16"/>
      <w:r w:rsidRPr="00C672AF">
        <w:rPr>
          <w:rFonts w:asciiTheme="majorHAnsi" w:hAnsiTheme="majorHAnsi" w:cstheme="minorHAnsi"/>
        </w:rPr>
        <w:t xml:space="preserve">Winkler, T. W., Justice, A. E., Graff, M., Barata, L., Feitosa, M. F., Chu, S., . . . Loos, R. J. (2015). The Influence of Age and Sex on Genetic Associations with Adult Body Size and Shape: A Large-Scale Genome-Wide Interaction Study. </w:t>
      </w:r>
      <w:r w:rsidRPr="00C672AF">
        <w:rPr>
          <w:rFonts w:asciiTheme="majorHAnsi" w:hAnsiTheme="majorHAnsi" w:cstheme="minorHAnsi"/>
          <w:i/>
        </w:rPr>
        <w:t>PLoS Genet, 11</w:t>
      </w:r>
      <w:r w:rsidRPr="00C672AF">
        <w:rPr>
          <w:rFonts w:asciiTheme="majorHAnsi" w:hAnsiTheme="majorHAnsi" w:cstheme="minorHAnsi"/>
        </w:rPr>
        <w:t>(10), e1005378. doi: 10.1371/journal.pgen.1005378</w:t>
      </w:r>
      <w:bookmarkEnd w:id="16"/>
    </w:p>
    <w:p w:rsidR="009479ED" w:rsidRPr="00C672AF" w:rsidRDefault="009479ED" w:rsidP="00C672AF">
      <w:pPr>
        <w:pStyle w:val="EndNoteBibliography"/>
        <w:spacing w:line="480" w:lineRule="auto"/>
        <w:rPr>
          <w:rFonts w:asciiTheme="majorHAnsi" w:hAnsiTheme="majorHAnsi" w:cstheme="minorHAnsi"/>
          <w:sz w:val="20"/>
          <w:szCs w:val="20"/>
        </w:rPr>
      </w:pPr>
      <w:r w:rsidRPr="00C672AF">
        <w:rPr>
          <w:rFonts w:asciiTheme="majorHAnsi" w:hAnsiTheme="majorHAnsi" w:cstheme="minorHAnsi"/>
          <w:sz w:val="20"/>
          <w:szCs w:val="20"/>
        </w:rPr>
        <w:fldChar w:fldCharType="end"/>
      </w:r>
    </w:p>
    <w:sectPr w:rsidR="009479ED" w:rsidRPr="00C672AF" w:rsidSect="00E9317D">
      <w:footerReference w:type="default" r:id="rId8"/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C7431" w:rsidRDefault="000C7431" w:rsidP="004B03BC">
      <w:pPr>
        <w:spacing w:after="0" w:line="240" w:lineRule="auto"/>
      </w:pPr>
      <w:r>
        <w:separator/>
      </w:r>
    </w:p>
  </w:endnote>
  <w:endnote w:type="continuationSeparator" w:id="0">
    <w:p w:rsidR="000C7431" w:rsidRDefault="000C7431" w:rsidP="004B03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2467059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A3BAA" w:rsidRDefault="00FA3BA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672AF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FA3BAA" w:rsidRDefault="00FA3BA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C7431" w:rsidRDefault="000C7431" w:rsidP="004B03BC">
      <w:pPr>
        <w:spacing w:after="0" w:line="240" w:lineRule="auto"/>
      </w:pPr>
      <w:r>
        <w:separator/>
      </w:r>
    </w:p>
  </w:footnote>
  <w:footnote w:type="continuationSeparator" w:id="0">
    <w:p w:rsidR="000C7431" w:rsidRDefault="000C7431" w:rsidP="004B03B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D06337F"/>
    <w:multiLevelType w:val="hybridMultilevel"/>
    <w:tmpl w:val="F8AA47BC"/>
    <w:lvl w:ilvl="0" w:tplc="F0FCBB2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psxfrrz0z9arqes5szxxvzcfva95vr2fvda&quot;&gt;Menarche and education_19-04-2017&lt;record-ids&gt;&lt;item&gt;36&lt;/item&gt;&lt;/record-ids&gt;&lt;/item&gt;&lt;/Libraries&gt;"/>
  </w:docVars>
  <w:rsids>
    <w:rsidRoot w:val="000D4F23"/>
    <w:rsid w:val="00022D00"/>
    <w:rsid w:val="00052280"/>
    <w:rsid w:val="000C7431"/>
    <w:rsid w:val="000D4F23"/>
    <w:rsid w:val="00114A4C"/>
    <w:rsid w:val="001419AB"/>
    <w:rsid w:val="00146389"/>
    <w:rsid w:val="001B4F45"/>
    <w:rsid w:val="001C5E3B"/>
    <w:rsid w:val="00202F0F"/>
    <w:rsid w:val="002B2EA6"/>
    <w:rsid w:val="002C12C0"/>
    <w:rsid w:val="00330927"/>
    <w:rsid w:val="003964C9"/>
    <w:rsid w:val="003C2AEC"/>
    <w:rsid w:val="003D33FF"/>
    <w:rsid w:val="004B03BC"/>
    <w:rsid w:val="004F5044"/>
    <w:rsid w:val="005225F4"/>
    <w:rsid w:val="00586629"/>
    <w:rsid w:val="005E3B4F"/>
    <w:rsid w:val="006674A0"/>
    <w:rsid w:val="00675E5B"/>
    <w:rsid w:val="0068499A"/>
    <w:rsid w:val="0075274F"/>
    <w:rsid w:val="007579EC"/>
    <w:rsid w:val="00757A19"/>
    <w:rsid w:val="0076646F"/>
    <w:rsid w:val="007B6D67"/>
    <w:rsid w:val="007D3F4D"/>
    <w:rsid w:val="00906746"/>
    <w:rsid w:val="00923FD5"/>
    <w:rsid w:val="009479ED"/>
    <w:rsid w:val="009544D1"/>
    <w:rsid w:val="00997594"/>
    <w:rsid w:val="009A2820"/>
    <w:rsid w:val="009C2A1F"/>
    <w:rsid w:val="009E20DD"/>
    <w:rsid w:val="00A11FC9"/>
    <w:rsid w:val="00A137E3"/>
    <w:rsid w:val="00A97521"/>
    <w:rsid w:val="00AD17AD"/>
    <w:rsid w:val="00AD1C3B"/>
    <w:rsid w:val="00B0482C"/>
    <w:rsid w:val="00B31C0D"/>
    <w:rsid w:val="00B34D80"/>
    <w:rsid w:val="00BB78F0"/>
    <w:rsid w:val="00BC1D58"/>
    <w:rsid w:val="00C0084B"/>
    <w:rsid w:val="00C01277"/>
    <w:rsid w:val="00C15024"/>
    <w:rsid w:val="00C672AF"/>
    <w:rsid w:val="00C948E1"/>
    <w:rsid w:val="00CD1320"/>
    <w:rsid w:val="00D50392"/>
    <w:rsid w:val="00DD7735"/>
    <w:rsid w:val="00E05DB4"/>
    <w:rsid w:val="00E401DA"/>
    <w:rsid w:val="00E45C88"/>
    <w:rsid w:val="00E50298"/>
    <w:rsid w:val="00E9317D"/>
    <w:rsid w:val="00EC72A9"/>
    <w:rsid w:val="00F0444F"/>
    <w:rsid w:val="00FA3BAA"/>
    <w:rsid w:val="00FC78FF"/>
    <w:rsid w:val="00FD414A"/>
    <w:rsid w:val="00FD73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9A3258"/>
  <w15:docId w15:val="{49C26C91-DCAC-44BD-9592-0486B9E6B1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D4F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0D4F23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0D4F23"/>
    <w:rPr>
      <w:rFonts w:ascii="Arial" w:eastAsia="Times New Roman" w:hAnsi="Arial" w:cs="Arial"/>
      <w:vanish/>
      <w:sz w:val="16"/>
      <w:szCs w:val="16"/>
      <w:lang w:eastAsia="en-GB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0D4F23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en-GB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0D4F23"/>
    <w:rPr>
      <w:rFonts w:ascii="Arial" w:eastAsia="Times New Roman" w:hAnsi="Arial" w:cs="Arial"/>
      <w:vanish/>
      <w:sz w:val="16"/>
      <w:szCs w:val="16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0D4F2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D4F2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D4F2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D4F23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D4F23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D4F2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D4F2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D4F2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4F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4F2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4F2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4F2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B03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B03BC"/>
  </w:style>
  <w:style w:type="paragraph" w:styleId="Footer">
    <w:name w:val="footer"/>
    <w:basedOn w:val="Normal"/>
    <w:link w:val="FooterChar"/>
    <w:uiPriority w:val="99"/>
    <w:unhideWhenUsed/>
    <w:rsid w:val="004B03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B03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www.phenoscanner.medschl.cam.ac.uk/phenoscanner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1982</Words>
  <Characters>11300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</Company>
  <LinksUpToDate>false</LinksUpToDate>
  <CharactersWithSpaces>132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nelli, Cosetta</dc:creator>
  <cp:lastModifiedBy>Gill, Dipender P S</cp:lastModifiedBy>
  <cp:revision>3</cp:revision>
  <dcterms:created xsi:type="dcterms:W3CDTF">2017-03-18T11:18:00Z</dcterms:created>
  <dcterms:modified xsi:type="dcterms:W3CDTF">2017-04-19T20:46:00Z</dcterms:modified>
</cp:coreProperties>
</file>